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129A97B5" w14:textId="43EB4637" w:rsidR="001A75B0" w:rsidRDefault="00375C86" w:rsidP="001A75B0">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0"/>
      <w:r w:rsidR="00131ED6">
        <w:rPr>
          <w:rFonts w:ascii="Arial" w:eastAsia="Times New Roman" w:hAnsi="Arial" w:cs="Arial"/>
          <w:b/>
          <w:color w:val="FF0000"/>
          <w:sz w:val="19"/>
          <w:szCs w:val="19"/>
          <w:shd w:val="clear" w:color="auto" w:fill="FFFFFF"/>
        </w:rPr>
        <w:t>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 xml:space="preserve">macokinetics Core for LC-MS </w:t>
      </w:r>
      <w:commentRangeEnd w:id="0"/>
      <w:r w:rsidR="00DE54CD">
        <w:rPr>
          <w:rStyle w:val="CommentReference"/>
        </w:rPr>
        <w:commentReference w:id="0"/>
      </w:r>
      <w:r w:rsidR="00131ED6">
        <w:rPr>
          <w:rFonts w:ascii="Arial" w:eastAsia="Times New Roman" w:hAnsi="Arial" w:cs="Arial"/>
          <w:b/>
          <w:color w:val="FF0000"/>
          <w:sz w:val="19"/>
          <w:szCs w:val="19"/>
          <w:shd w:val="clear" w:color="auto" w:fill="FFFFFF"/>
        </w:rPr>
        <w:t xml:space="preserve">analysis of dexamethasone concentration. </w:t>
      </w: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mice consumed m</w:t>
      </w:r>
      <w:bookmarkStart w:id="1" w:name="_GoBack"/>
      <w:bookmarkEnd w:id="1"/>
      <w:r>
        <w:rPr>
          <w:rFonts w:ascii="Arial" w:eastAsia="Times New Roman" w:hAnsi="Arial" w:cs="Arial"/>
          <w:b/>
          <w:color w:val="FF0000"/>
          <w:sz w:val="19"/>
          <w:szCs w:val="19"/>
          <w:shd w:val="clear" w:color="auto" w:fill="FFFFFF"/>
        </w:rPr>
        <w:t xml:space="preserve">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3" w:author="Microsoft Office User" w:date="2018-03-25T20:55:00Z">
        <w:r>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4" w:author="Microsoft Office User" w:date="2018-03-25T20:56:00Z"/>
                                </w:rPr>
                              </w:pPr>
                            </w:p>
                            <w:p w14:paraId="2376796F" w14:textId="6EA46F40" w:rsidR="00491176" w:rsidRPr="00491176" w:rsidRDefault="000F12CA">
                              <w:pPr>
                                <w:rPr>
                                  <w:b/>
                                  <w:sz w:val="18"/>
                                  <w:szCs w:val="18"/>
                                  <w:rPrChange w:id="5" w:author="Microsoft Office User" w:date="2018-03-25T20:57:00Z">
                                    <w:rPr/>
                                  </w:rPrChange>
                                </w:rPr>
                              </w:pPr>
                              <w:ins w:id="6"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7" w:author="Microsoft Office User" w:date="2018-03-25T20:56:00Z">
                                <w:r w:rsidR="00491176" w:rsidRPr="00DA0FA6">
                                  <w:rPr>
                                    <w:b/>
                                    <w:sz w:val="18"/>
                                    <w:szCs w:val="18"/>
                                    <w:rPrChange w:id="8" w:author="Microsoft Office User" w:date="2018-03-25T21:14:00Z">
                                      <w:rPr/>
                                    </w:rPrChange>
                                  </w:rPr>
                                  <w:t xml:space="preserve">Figure 2: </w:t>
                                </w:r>
                              </w:ins>
                              <w:ins w:id="9" w:author="Microsoft Office User" w:date="2018-03-25T20:57:00Z">
                                <w:r w:rsidR="00491176" w:rsidRPr="00DA0FA6">
                                  <w:rPr>
                                    <w:b/>
                                    <w:sz w:val="18"/>
                                    <w:szCs w:val="18"/>
                                    <w:rPrChange w:id="10" w:author="Microsoft Office User" w:date="2018-03-25T21:14:00Z">
                                      <w:rPr>
                                        <w:sz w:val="18"/>
                                        <w:szCs w:val="18"/>
                                      </w:rPr>
                                    </w:rPrChange>
                                  </w:rPr>
                                  <w:t>Blood glucose and glycerol levels in NCD</w:t>
                                </w:r>
                              </w:ins>
                              <w:ins w:id="11" w:author="Microsoft Office User" w:date="2018-03-25T21:13:00Z">
                                <w:r w:rsidR="00DA0FA6" w:rsidRPr="00DA0FA6">
                                  <w:rPr>
                                    <w:b/>
                                    <w:sz w:val="18"/>
                                    <w:szCs w:val="18"/>
                                  </w:rPr>
                                  <w:t>-</w:t>
                                </w:r>
                              </w:ins>
                              <w:ins w:id="12" w:author="Microsoft Office User" w:date="2018-03-25T20:57:00Z">
                                <w:r w:rsidR="00491176" w:rsidRPr="00DA0FA6">
                                  <w:rPr>
                                    <w:b/>
                                    <w:sz w:val="18"/>
                                    <w:szCs w:val="18"/>
                                    <w:rPrChange w:id="13" w:author="Microsoft Office User" w:date="2018-03-25T21:14:00Z">
                                      <w:rPr>
                                        <w:sz w:val="18"/>
                                        <w:szCs w:val="18"/>
                                      </w:rPr>
                                    </w:rPrChange>
                                  </w:rPr>
                                  <w:t xml:space="preserve"> and HFD</w:t>
                                </w:r>
                              </w:ins>
                              <w:ins w:id="14" w:author="Microsoft Office User" w:date="2018-03-25T21:13:00Z">
                                <w:r w:rsidR="00DA0FA6" w:rsidRPr="00DA0FA6">
                                  <w:rPr>
                                    <w:b/>
                                    <w:sz w:val="18"/>
                                    <w:szCs w:val="18"/>
                                  </w:rPr>
                                  <w:t>-fed</w:t>
                                </w:r>
                              </w:ins>
                              <w:ins w:id="15" w:author="Microsoft Office User" w:date="2018-03-25T20:57:00Z">
                                <w:r w:rsidR="00491176" w:rsidRPr="00DA0FA6">
                                  <w:rPr>
                                    <w:b/>
                                    <w:sz w:val="18"/>
                                    <w:szCs w:val="18"/>
                                    <w:rPrChange w:id="16" w:author="Microsoft Office User" w:date="2018-03-25T21:14:00Z">
                                      <w:rPr>
                                        <w:sz w:val="18"/>
                                        <w:szCs w:val="18"/>
                                      </w:rPr>
                                    </w:rPrChange>
                                  </w:rPr>
                                  <w:t xml:space="preserve"> </w:t>
                                </w:r>
                                <w:r w:rsidR="00407D23">
                                  <w:rPr>
                                    <w:b/>
                                    <w:sz w:val="18"/>
                                    <w:szCs w:val="18"/>
                                  </w:rPr>
                                  <w:t>mice following 2 weeks of</w:t>
                                </w:r>
                              </w:ins>
                              <w:ins w:id="17" w:author="Microsoft Office User" w:date="2018-03-25T21:13:00Z">
                                <w:r w:rsidR="00DA0FA6" w:rsidRPr="00DA0FA6">
                                  <w:rPr>
                                    <w:b/>
                                    <w:sz w:val="18"/>
                                    <w:szCs w:val="18"/>
                                  </w:rPr>
                                  <w:t xml:space="preserve"> dexamethasone </w:t>
                                </w:r>
                              </w:ins>
                              <w:ins w:id="18" w:author="Microsoft Office User" w:date="2018-03-25T20:57:00Z">
                                <w:r w:rsidR="00491176" w:rsidRPr="00407D23">
                                  <w:rPr>
                                    <w:b/>
                                    <w:sz w:val="18"/>
                                    <w:szCs w:val="18"/>
                                  </w:rPr>
                                  <w:t>treat</w:t>
                                </w:r>
                                <w:r w:rsidR="00491176" w:rsidRPr="00DA0FA6">
                                  <w:rPr>
                                    <w:b/>
                                    <w:sz w:val="18"/>
                                    <w:szCs w:val="18"/>
                                    <w:rPrChange w:id="19" w:author="Microsoft Office User" w:date="2018-03-25T21:14:00Z">
                                      <w:rPr>
                                        <w:sz w:val="18"/>
                                        <w:szCs w:val="18"/>
                                      </w:rPr>
                                    </w:rPrChange>
                                  </w:rPr>
                                  <w:t>ment</w:t>
                                </w:r>
                                <w:r w:rsidR="00491176" w:rsidRPr="00491176">
                                  <w:rPr>
                                    <w:b/>
                                    <w:sz w:val="18"/>
                                    <w:szCs w:val="18"/>
                                    <w:rPrChange w:id="20" w:author="Microsoft Office User" w:date="2018-03-25T20:57:00Z">
                                      <w:rPr>
                                        <w:sz w:val="18"/>
                                        <w:szCs w:val="18"/>
                                      </w:rPr>
                                    </w:rPrChange>
                                  </w:rPr>
                                  <w:t>:</w:t>
                                </w:r>
                              </w:ins>
                              <w:ins w:id="21" w:author="Microsoft Office User" w:date="2018-03-25T20:59:00Z">
                                <w:r w:rsidR="00491176">
                                  <w:rPr>
                                    <w:b/>
                                    <w:sz w:val="18"/>
                                    <w:szCs w:val="18"/>
                                  </w:rPr>
                                  <w:t xml:space="preserve"> </w:t>
                                </w:r>
                              </w:ins>
                              <w:ins w:id="22" w:author="Microsoft Office User" w:date="2018-03-25T21:05:00Z">
                                <w:r w:rsidR="004E70AF" w:rsidRPr="00DA0FA6">
                                  <w:rPr>
                                    <w:sz w:val="18"/>
                                    <w:szCs w:val="18"/>
                                    <w:rPrChange w:id="23" w:author="Microsoft Office User" w:date="2018-03-25T21:14:00Z">
                                      <w:rPr>
                                        <w:b/>
                                        <w:sz w:val="18"/>
                                        <w:szCs w:val="18"/>
                                      </w:rPr>
                                    </w:rPrChange>
                                  </w:rPr>
                                  <w:t xml:space="preserve">Plasma glucose (A) and glycerol (B) levels in mice following 3, 7 </w:t>
                                </w:r>
                              </w:ins>
                              <w:ins w:id="24" w:author="Microsoft Office User" w:date="2018-03-25T21:06:00Z">
                                <w:r w:rsidR="004E70AF" w:rsidRPr="00DA0FA6">
                                  <w:rPr>
                                    <w:sz w:val="18"/>
                                    <w:szCs w:val="18"/>
                                    <w:rPrChange w:id="25" w:author="Microsoft Office User" w:date="2018-03-25T21:14:00Z">
                                      <w:rPr>
                                        <w:b/>
                                        <w:sz w:val="18"/>
                                        <w:szCs w:val="18"/>
                                      </w:rPr>
                                    </w:rPrChange>
                                  </w:rPr>
                                  <w:t xml:space="preserve">and 14 days of </w:t>
                                </w:r>
                              </w:ins>
                              <w:ins w:id="26" w:author="Microsoft Office User" w:date="2018-03-25T21:07:00Z">
                                <w:r w:rsidR="004E70AF" w:rsidRPr="00DA0FA6">
                                  <w:rPr>
                                    <w:sz w:val="18"/>
                                    <w:szCs w:val="18"/>
                                    <w:rPrChange w:id="27" w:author="Microsoft Office User" w:date="2018-03-25T21:14:00Z">
                                      <w:rPr>
                                        <w:b/>
                                        <w:sz w:val="18"/>
                                        <w:szCs w:val="18"/>
                                      </w:rPr>
                                    </w:rPrChange>
                                  </w:rPr>
                                  <w:t>~1mg/kg/d</w:t>
                                </w:r>
                                <w:r w:rsidR="004E70AF" w:rsidRPr="00DA0FA6">
                                  <w:rPr>
                                    <w:sz w:val="18"/>
                                    <w:szCs w:val="18"/>
                                    <w:rPrChange w:id="28" w:author="Microsoft Office User" w:date="2018-03-25T21:14:00Z">
                                      <w:rPr>
                                        <w:b/>
                                        <w:sz w:val="18"/>
                                        <w:szCs w:val="18"/>
                                      </w:rPr>
                                    </w:rPrChange>
                                  </w:rPr>
                                  <w:t xml:space="preserve"> </w:t>
                                </w:r>
                              </w:ins>
                              <w:ins w:id="29" w:author="Microsoft Office User" w:date="2018-03-25T21:06:00Z">
                                <w:r w:rsidR="004E70AF" w:rsidRPr="00DA0FA6">
                                  <w:rPr>
                                    <w:sz w:val="18"/>
                                    <w:szCs w:val="18"/>
                                    <w:rPrChange w:id="30" w:author="Microsoft Office User" w:date="2018-03-25T21:14:00Z">
                                      <w:rPr>
                                        <w:b/>
                                        <w:sz w:val="18"/>
                                        <w:szCs w:val="18"/>
                                      </w:rPr>
                                    </w:rPrChange>
                                  </w:rPr>
                                  <w:t>dexamethasone</w:t>
                                </w:r>
                              </w:ins>
                              <w:ins w:id="31" w:author="Microsoft Office User" w:date="2018-03-25T21:11:00Z">
                                <w:r w:rsidR="00CE53A5" w:rsidRPr="00DA0FA6">
                                  <w:rPr>
                                    <w:sz w:val="18"/>
                                    <w:szCs w:val="18"/>
                                    <w:rPrChange w:id="32" w:author="Microsoft Office User" w:date="2018-03-25T21:14:00Z">
                                      <w:rPr>
                                        <w:b/>
                                        <w:sz w:val="18"/>
                                        <w:szCs w:val="18"/>
                                      </w:rPr>
                                    </w:rPrChange>
                                  </w:rPr>
                                  <w:t xml:space="preserve"> in their drinking water</w:t>
                                </w:r>
                              </w:ins>
                              <w:ins w:id="33" w:author="Microsoft Office User" w:date="2018-03-25T21:07:00Z">
                                <w:r w:rsidR="004E70AF" w:rsidRPr="00DA0FA6">
                                  <w:rPr>
                                    <w:sz w:val="18"/>
                                    <w:szCs w:val="18"/>
                                    <w:rPrChange w:id="34" w:author="Microsoft Office User" w:date="2018-03-25T21:14:00Z">
                                      <w:rPr>
                                        <w:b/>
                                        <w:sz w:val="18"/>
                                        <w:szCs w:val="18"/>
                                      </w:rPr>
                                    </w:rPrChange>
                                  </w:rPr>
                                  <w:t xml:space="preserve"> or </w:t>
                                </w:r>
                              </w:ins>
                              <w:ins w:id="35" w:author="Microsoft Office User" w:date="2018-03-25T21:12:00Z">
                                <w:r w:rsidR="00CE53A5" w:rsidRPr="00DA0FA6">
                                  <w:rPr>
                                    <w:sz w:val="18"/>
                                    <w:szCs w:val="18"/>
                                    <w:rPrChange w:id="36" w:author="Microsoft Office User" w:date="2018-03-25T21:14:00Z">
                                      <w:rPr>
                                        <w:b/>
                                        <w:sz w:val="18"/>
                                        <w:szCs w:val="18"/>
                                      </w:rPr>
                                    </w:rPrChange>
                                  </w:rPr>
                                  <w:t xml:space="preserve">left </w:t>
                                </w:r>
                              </w:ins>
                              <w:ins w:id="37" w:author="Microsoft Office User" w:date="2018-03-25T21:07:00Z">
                                <w:r w:rsidR="004E70AF" w:rsidRPr="00DA0FA6">
                                  <w:rPr>
                                    <w:sz w:val="18"/>
                                    <w:szCs w:val="18"/>
                                    <w:rPrChange w:id="38" w:author="Microsoft Office User" w:date="2018-03-25T21:14:00Z">
                                      <w:rPr>
                                        <w:b/>
                                        <w:sz w:val="18"/>
                                        <w:szCs w:val="18"/>
                                      </w:rPr>
                                    </w:rPrChange>
                                  </w:rPr>
                                  <w:t>untreated (</w:t>
                                </w:r>
                              </w:ins>
                              <w:ins w:id="39" w:author="Microsoft Office User" w:date="2018-03-25T21:08:00Z">
                                <w:r w:rsidR="004E70AF" w:rsidRPr="00DA0FA6">
                                  <w:rPr>
                                    <w:sz w:val="18"/>
                                    <w:szCs w:val="18"/>
                                    <w:rPrChange w:id="40" w:author="Microsoft Office User" w:date="2018-03-25T21:14:00Z">
                                      <w:rPr>
                                        <w:b/>
                                        <w:sz w:val="18"/>
                                        <w:szCs w:val="18"/>
                                      </w:rPr>
                                    </w:rPrChange>
                                  </w:rPr>
                                  <w:t xml:space="preserve">controls; </w:t>
                                </w:r>
                              </w:ins>
                              <w:ins w:id="41" w:author="Microsoft Office User" w:date="2018-03-25T21:07:00Z">
                                <w:r w:rsidR="004E70AF" w:rsidRPr="00DA0FA6">
                                  <w:rPr>
                                    <w:sz w:val="18"/>
                                    <w:szCs w:val="18"/>
                                    <w:rPrChange w:id="42" w:author="Microsoft Office User" w:date="2018-03-25T21:14:00Z">
                                      <w:rPr>
                                        <w:b/>
                                        <w:sz w:val="18"/>
                                        <w:szCs w:val="18"/>
                                      </w:rPr>
                                    </w:rPrChange>
                                  </w:rPr>
                                  <w:t xml:space="preserve">time zero). </w:t>
                                </w:r>
                              </w:ins>
                              <w:ins w:id="43" w:author="Microsoft Office User" w:date="2018-03-25T21:05:00Z">
                                <w:r w:rsidR="004E70AF" w:rsidRPr="00DA0FA6">
                                  <w:rPr>
                                    <w:sz w:val="18"/>
                                    <w:szCs w:val="18"/>
                                    <w:rPrChange w:id="44" w:author="Microsoft Office User" w:date="2018-03-25T21:14:00Z">
                                      <w:rPr>
                                        <w:b/>
                                        <w:sz w:val="18"/>
                                        <w:szCs w:val="18"/>
                                      </w:rPr>
                                    </w:rPrChange>
                                  </w:rPr>
                                  <w:t xml:space="preserve">Adult </w:t>
                                </w:r>
                              </w:ins>
                              <w:ins w:id="45" w:author="Microsoft Office User" w:date="2018-03-25T21:08:00Z">
                                <w:r w:rsidR="004E70AF" w:rsidRPr="00DA0FA6">
                                  <w:rPr>
                                    <w:sz w:val="18"/>
                                    <w:szCs w:val="18"/>
                                    <w:rPrChange w:id="46" w:author="Microsoft Office User" w:date="2018-03-25T21:14:00Z">
                                      <w:rPr>
                                        <w:b/>
                                        <w:sz w:val="18"/>
                                        <w:szCs w:val="18"/>
                                      </w:rPr>
                                    </w:rPrChange>
                                  </w:rPr>
                                  <w:t xml:space="preserve">(70 day-old) C57BL/6J </w:t>
                                </w:r>
                              </w:ins>
                              <w:ins w:id="47" w:author="Microsoft Office User" w:date="2018-03-25T21:05:00Z">
                                <w:r w:rsidR="004E70AF" w:rsidRPr="00DA0FA6">
                                  <w:rPr>
                                    <w:sz w:val="18"/>
                                    <w:szCs w:val="18"/>
                                    <w:rPrChange w:id="48" w:author="Microsoft Office User" w:date="2018-03-25T21:14:00Z">
                                      <w:rPr>
                                        <w:b/>
                                        <w:sz w:val="18"/>
                                        <w:szCs w:val="18"/>
                                      </w:rPr>
                                    </w:rPrChange>
                                  </w:rPr>
                                  <w:t xml:space="preserve">mice were provided </w:t>
                                </w:r>
                              </w:ins>
                              <w:ins w:id="49" w:author="Microsoft Office User" w:date="2018-03-25T21:09:00Z">
                                <w:r w:rsidR="004E70AF" w:rsidRPr="00DA0FA6">
                                  <w:rPr>
                                    <w:sz w:val="18"/>
                                    <w:szCs w:val="18"/>
                                    <w:rPrChange w:id="50" w:author="Microsoft Office User" w:date="2018-03-25T21:14:00Z">
                                      <w:rPr>
                                        <w:b/>
                                        <w:sz w:val="18"/>
                                        <w:szCs w:val="18"/>
                                      </w:rPr>
                                    </w:rPrChange>
                                  </w:rPr>
                                  <w:t>ad libitum access to NCD or HFD f</w:t>
                                </w:r>
                                <w:r w:rsidR="00CE53A5" w:rsidRPr="00DA0FA6">
                                  <w:rPr>
                                    <w:sz w:val="18"/>
                                    <w:szCs w:val="18"/>
                                    <w:rPrChange w:id="51" w:author="Microsoft Office User" w:date="2018-03-25T21:14:00Z">
                                      <w:rPr>
                                        <w:b/>
                                        <w:sz w:val="18"/>
                                        <w:szCs w:val="18"/>
                                      </w:rPr>
                                    </w:rPrChange>
                                  </w:rPr>
                                  <w:t>or 8 weeks prior to treatment. Blood was taken prior to euthanasia</w:t>
                                </w:r>
                                <w:r w:rsidR="004E70AF" w:rsidRPr="00DA0FA6">
                                  <w:rPr>
                                    <w:sz w:val="18"/>
                                    <w:szCs w:val="18"/>
                                    <w:rPrChange w:id="52" w:author="Microsoft Office User" w:date="2018-03-25T21:14:00Z">
                                      <w:rPr>
                                        <w:b/>
                                        <w:sz w:val="18"/>
                                        <w:szCs w:val="18"/>
                                      </w:rPr>
                                    </w:rPrChange>
                                  </w:rPr>
                                  <w:t xml:space="preserve"> in a semi-fasted state (food was not removed but time of sacrifice was </w:t>
                                </w:r>
                                <w:r w:rsidR="00CE53A5" w:rsidRPr="00DA0FA6">
                                  <w:rPr>
                                    <w:sz w:val="18"/>
                                    <w:szCs w:val="18"/>
                                    <w:rPrChange w:id="53" w:author="Microsoft Office User" w:date="2018-03-25T21:14:00Z">
                                      <w:rPr>
                                        <w:b/>
                                        <w:sz w:val="18"/>
                                        <w:szCs w:val="18"/>
                                      </w:rPr>
                                    </w:rPrChange>
                                  </w:rPr>
                                  <w:t>at the end of the light cycle)</w:t>
                                </w:r>
                              </w:ins>
                              <w:ins w:id="54" w:author="Microsoft Office User" w:date="2018-03-25T21:11:00Z">
                                <w:r w:rsidR="00CE53A5" w:rsidRPr="00DA0FA6">
                                  <w:rPr>
                                    <w:sz w:val="18"/>
                                    <w:szCs w:val="18"/>
                                    <w:rPrChange w:id="55" w:author="Microsoft Office User" w:date="2018-03-25T21:14:00Z">
                                      <w:rPr>
                                        <w:b/>
                                        <w:sz w:val="18"/>
                                        <w:szCs w:val="18"/>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6D464"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56" w:author="Microsoft Office User" w:date="2018-03-25T20:56:00Z"/>
                          </w:rPr>
                        </w:pPr>
                      </w:p>
                      <w:p w14:paraId="2376796F" w14:textId="6EA46F40" w:rsidR="00491176" w:rsidRPr="00491176" w:rsidRDefault="000F12CA">
                        <w:pPr>
                          <w:rPr>
                            <w:b/>
                            <w:sz w:val="18"/>
                            <w:szCs w:val="18"/>
                            <w:rPrChange w:id="57" w:author="Microsoft Office User" w:date="2018-03-25T20:57:00Z">
                              <w:rPr/>
                            </w:rPrChange>
                          </w:rPr>
                        </w:pPr>
                        <w:ins w:id="58"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59" w:author="Microsoft Office User" w:date="2018-03-25T20:56:00Z">
                          <w:r w:rsidR="00491176" w:rsidRPr="00DA0FA6">
                            <w:rPr>
                              <w:b/>
                              <w:sz w:val="18"/>
                              <w:szCs w:val="18"/>
                              <w:rPrChange w:id="60" w:author="Microsoft Office User" w:date="2018-03-25T21:14:00Z">
                                <w:rPr/>
                              </w:rPrChange>
                            </w:rPr>
                            <w:t xml:space="preserve">Figure 2: </w:t>
                          </w:r>
                        </w:ins>
                        <w:ins w:id="61" w:author="Microsoft Office User" w:date="2018-03-25T20:57:00Z">
                          <w:r w:rsidR="00491176" w:rsidRPr="00DA0FA6">
                            <w:rPr>
                              <w:b/>
                              <w:sz w:val="18"/>
                              <w:szCs w:val="18"/>
                              <w:rPrChange w:id="62" w:author="Microsoft Office User" w:date="2018-03-25T21:14:00Z">
                                <w:rPr>
                                  <w:sz w:val="18"/>
                                  <w:szCs w:val="18"/>
                                </w:rPr>
                              </w:rPrChange>
                            </w:rPr>
                            <w:t>Blood glucose and glycerol levels in NCD</w:t>
                          </w:r>
                        </w:ins>
                        <w:ins w:id="63" w:author="Microsoft Office User" w:date="2018-03-25T21:13:00Z">
                          <w:r w:rsidR="00DA0FA6" w:rsidRPr="00DA0FA6">
                            <w:rPr>
                              <w:b/>
                              <w:sz w:val="18"/>
                              <w:szCs w:val="18"/>
                            </w:rPr>
                            <w:t>-</w:t>
                          </w:r>
                        </w:ins>
                        <w:ins w:id="64" w:author="Microsoft Office User" w:date="2018-03-25T20:57:00Z">
                          <w:r w:rsidR="00491176" w:rsidRPr="00DA0FA6">
                            <w:rPr>
                              <w:b/>
                              <w:sz w:val="18"/>
                              <w:szCs w:val="18"/>
                              <w:rPrChange w:id="65" w:author="Microsoft Office User" w:date="2018-03-25T21:14:00Z">
                                <w:rPr>
                                  <w:sz w:val="18"/>
                                  <w:szCs w:val="18"/>
                                </w:rPr>
                              </w:rPrChange>
                            </w:rPr>
                            <w:t xml:space="preserve"> and HFD</w:t>
                          </w:r>
                        </w:ins>
                        <w:ins w:id="66" w:author="Microsoft Office User" w:date="2018-03-25T21:13:00Z">
                          <w:r w:rsidR="00DA0FA6" w:rsidRPr="00DA0FA6">
                            <w:rPr>
                              <w:b/>
                              <w:sz w:val="18"/>
                              <w:szCs w:val="18"/>
                            </w:rPr>
                            <w:t>-fed</w:t>
                          </w:r>
                        </w:ins>
                        <w:ins w:id="67" w:author="Microsoft Office User" w:date="2018-03-25T20:57:00Z">
                          <w:r w:rsidR="00491176" w:rsidRPr="00DA0FA6">
                            <w:rPr>
                              <w:b/>
                              <w:sz w:val="18"/>
                              <w:szCs w:val="18"/>
                              <w:rPrChange w:id="68" w:author="Microsoft Office User" w:date="2018-03-25T21:14:00Z">
                                <w:rPr>
                                  <w:sz w:val="18"/>
                                  <w:szCs w:val="18"/>
                                </w:rPr>
                              </w:rPrChange>
                            </w:rPr>
                            <w:t xml:space="preserve"> </w:t>
                          </w:r>
                          <w:r w:rsidR="00407D23">
                            <w:rPr>
                              <w:b/>
                              <w:sz w:val="18"/>
                              <w:szCs w:val="18"/>
                            </w:rPr>
                            <w:t>mice following 2 weeks of</w:t>
                          </w:r>
                        </w:ins>
                        <w:ins w:id="69" w:author="Microsoft Office User" w:date="2018-03-25T21:13:00Z">
                          <w:r w:rsidR="00DA0FA6" w:rsidRPr="00DA0FA6">
                            <w:rPr>
                              <w:b/>
                              <w:sz w:val="18"/>
                              <w:szCs w:val="18"/>
                            </w:rPr>
                            <w:t xml:space="preserve"> dexamethasone </w:t>
                          </w:r>
                        </w:ins>
                        <w:ins w:id="70" w:author="Microsoft Office User" w:date="2018-03-25T20:57:00Z">
                          <w:r w:rsidR="00491176" w:rsidRPr="00407D23">
                            <w:rPr>
                              <w:b/>
                              <w:sz w:val="18"/>
                              <w:szCs w:val="18"/>
                            </w:rPr>
                            <w:t>treat</w:t>
                          </w:r>
                          <w:r w:rsidR="00491176" w:rsidRPr="00DA0FA6">
                            <w:rPr>
                              <w:b/>
                              <w:sz w:val="18"/>
                              <w:szCs w:val="18"/>
                              <w:rPrChange w:id="71" w:author="Microsoft Office User" w:date="2018-03-25T21:14:00Z">
                                <w:rPr>
                                  <w:sz w:val="18"/>
                                  <w:szCs w:val="18"/>
                                </w:rPr>
                              </w:rPrChange>
                            </w:rPr>
                            <w:t>ment</w:t>
                          </w:r>
                          <w:r w:rsidR="00491176" w:rsidRPr="00491176">
                            <w:rPr>
                              <w:b/>
                              <w:sz w:val="18"/>
                              <w:szCs w:val="18"/>
                              <w:rPrChange w:id="72" w:author="Microsoft Office User" w:date="2018-03-25T20:57:00Z">
                                <w:rPr>
                                  <w:sz w:val="18"/>
                                  <w:szCs w:val="18"/>
                                </w:rPr>
                              </w:rPrChange>
                            </w:rPr>
                            <w:t>:</w:t>
                          </w:r>
                        </w:ins>
                        <w:ins w:id="73" w:author="Microsoft Office User" w:date="2018-03-25T20:59:00Z">
                          <w:r w:rsidR="00491176">
                            <w:rPr>
                              <w:b/>
                              <w:sz w:val="18"/>
                              <w:szCs w:val="18"/>
                            </w:rPr>
                            <w:t xml:space="preserve"> </w:t>
                          </w:r>
                        </w:ins>
                        <w:ins w:id="74" w:author="Microsoft Office User" w:date="2018-03-25T21:05:00Z">
                          <w:r w:rsidR="004E70AF" w:rsidRPr="00DA0FA6">
                            <w:rPr>
                              <w:sz w:val="18"/>
                              <w:szCs w:val="18"/>
                              <w:rPrChange w:id="75" w:author="Microsoft Office User" w:date="2018-03-25T21:14:00Z">
                                <w:rPr>
                                  <w:b/>
                                  <w:sz w:val="18"/>
                                  <w:szCs w:val="18"/>
                                </w:rPr>
                              </w:rPrChange>
                            </w:rPr>
                            <w:t xml:space="preserve">Plasma glucose (A) and glycerol (B) levels in mice following 3, 7 </w:t>
                          </w:r>
                        </w:ins>
                        <w:ins w:id="76" w:author="Microsoft Office User" w:date="2018-03-25T21:06:00Z">
                          <w:r w:rsidR="004E70AF" w:rsidRPr="00DA0FA6">
                            <w:rPr>
                              <w:sz w:val="18"/>
                              <w:szCs w:val="18"/>
                              <w:rPrChange w:id="77" w:author="Microsoft Office User" w:date="2018-03-25T21:14:00Z">
                                <w:rPr>
                                  <w:b/>
                                  <w:sz w:val="18"/>
                                  <w:szCs w:val="18"/>
                                </w:rPr>
                              </w:rPrChange>
                            </w:rPr>
                            <w:t xml:space="preserve">and 14 days of </w:t>
                          </w:r>
                        </w:ins>
                        <w:ins w:id="78" w:author="Microsoft Office User" w:date="2018-03-25T21:07:00Z">
                          <w:r w:rsidR="004E70AF" w:rsidRPr="00DA0FA6">
                            <w:rPr>
                              <w:sz w:val="18"/>
                              <w:szCs w:val="18"/>
                              <w:rPrChange w:id="79" w:author="Microsoft Office User" w:date="2018-03-25T21:14:00Z">
                                <w:rPr>
                                  <w:b/>
                                  <w:sz w:val="18"/>
                                  <w:szCs w:val="18"/>
                                </w:rPr>
                              </w:rPrChange>
                            </w:rPr>
                            <w:t>~1mg/kg/d</w:t>
                          </w:r>
                          <w:r w:rsidR="004E70AF" w:rsidRPr="00DA0FA6">
                            <w:rPr>
                              <w:sz w:val="18"/>
                              <w:szCs w:val="18"/>
                              <w:rPrChange w:id="80" w:author="Microsoft Office User" w:date="2018-03-25T21:14:00Z">
                                <w:rPr>
                                  <w:b/>
                                  <w:sz w:val="18"/>
                                  <w:szCs w:val="18"/>
                                </w:rPr>
                              </w:rPrChange>
                            </w:rPr>
                            <w:t xml:space="preserve"> </w:t>
                          </w:r>
                        </w:ins>
                        <w:ins w:id="81" w:author="Microsoft Office User" w:date="2018-03-25T21:06:00Z">
                          <w:r w:rsidR="004E70AF" w:rsidRPr="00DA0FA6">
                            <w:rPr>
                              <w:sz w:val="18"/>
                              <w:szCs w:val="18"/>
                              <w:rPrChange w:id="82" w:author="Microsoft Office User" w:date="2018-03-25T21:14:00Z">
                                <w:rPr>
                                  <w:b/>
                                  <w:sz w:val="18"/>
                                  <w:szCs w:val="18"/>
                                </w:rPr>
                              </w:rPrChange>
                            </w:rPr>
                            <w:t>dexamethasone</w:t>
                          </w:r>
                        </w:ins>
                        <w:ins w:id="83" w:author="Microsoft Office User" w:date="2018-03-25T21:11:00Z">
                          <w:r w:rsidR="00CE53A5" w:rsidRPr="00DA0FA6">
                            <w:rPr>
                              <w:sz w:val="18"/>
                              <w:szCs w:val="18"/>
                              <w:rPrChange w:id="84" w:author="Microsoft Office User" w:date="2018-03-25T21:14:00Z">
                                <w:rPr>
                                  <w:b/>
                                  <w:sz w:val="18"/>
                                  <w:szCs w:val="18"/>
                                </w:rPr>
                              </w:rPrChange>
                            </w:rPr>
                            <w:t xml:space="preserve"> in their drinking water</w:t>
                          </w:r>
                        </w:ins>
                        <w:ins w:id="85" w:author="Microsoft Office User" w:date="2018-03-25T21:07:00Z">
                          <w:r w:rsidR="004E70AF" w:rsidRPr="00DA0FA6">
                            <w:rPr>
                              <w:sz w:val="18"/>
                              <w:szCs w:val="18"/>
                              <w:rPrChange w:id="86" w:author="Microsoft Office User" w:date="2018-03-25T21:14:00Z">
                                <w:rPr>
                                  <w:b/>
                                  <w:sz w:val="18"/>
                                  <w:szCs w:val="18"/>
                                </w:rPr>
                              </w:rPrChange>
                            </w:rPr>
                            <w:t xml:space="preserve"> or </w:t>
                          </w:r>
                        </w:ins>
                        <w:ins w:id="87" w:author="Microsoft Office User" w:date="2018-03-25T21:12:00Z">
                          <w:r w:rsidR="00CE53A5" w:rsidRPr="00DA0FA6">
                            <w:rPr>
                              <w:sz w:val="18"/>
                              <w:szCs w:val="18"/>
                              <w:rPrChange w:id="88" w:author="Microsoft Office User" w:date="2018-03-25T21:14:00Z">
                                <w:rPr>
                                  <w:b/>
                                  <w:sz w:val="18"/>
                                  <w:szCs w:val="18"/>
                                </w:rPr>
                              </w:rPrChange>
                            </w:rPr>
                            <w:t xml:space="preserve">left </w:t>
                          </w:r>
                        </w:ins>
                        <w:ins w:id="89" w:author="Microsoft Office User" w:date="2018-03-25T21:07:00Z">
                          <w:r w:rsidR="004E70AF" w:rsidRPr="00DA0FA6">
                            <w:rPr>
                              <w:sz w:val="18"/>
                              <w:szCs w:val="18"/>
                              <w:rPrChange w:id="90" w:author="Microsoft Office User" w:date="2018-03-25T21:14:00Z">
                                <w:rPr>
                                  <w:b/>
                                  <w:sz w:val="18"/>
                                  <w:szCs w:val="18"/>
                                </w:rPr>
                              </w:rPrChange>
                            </w:rPr>
                            <w:t>untreated (</w:t>
                          </w:r>
                        </w:ins>
                        <w:ins w:id="91" w:author="Microsoft Office User" w:date="2018-03-25T21:08:00Z">
                          <w:r w:rsidR="004E70AF" w:rsidRPr="00DA0FA6">
                            <w:rPr>
                              <w:sz w:val="18"/>
                              <w:szCs w:val="18"/>
                              <w:rPrChange w:id="92" w:author="Microsoft Office User" w:date="2018-03-25T21:14:00Z">
                                <w:rPr>
                                  <w:b/>
                                  <w:sz w:val="18"/>
                                  <w:szCs w:val="18"/>
                                </w:rPr>
                              </w:rPrChange>
                            </w:rPr>
                            <w:t xml:space="preserve">controls; </w:t>
                          </w:r>
                        </w:ins>
                        <w:ins w:id="93" w:author="Microsoft Office User" w:date="2018-03-25T21:07:00Z">
                          <w:r w:rsidR="004E70AF" w:rsidRPr="00DA0FA6">
                            <w:rPr>
                              <w:sz w:val="18"/>
                              <w:szCs w:val="18"/>
                              <w:rPrChange w:id="94" w:author="Microsoft Office User" w:date="2018-03-25T21:14:00Z">
                                <w:rPr>
                                  <w:b/>
                                  <w:sz w:val="18"/>
                                  <w:szCs w:val="18"/>
                                </w:rPr>
                              </w:rPrChange>
                            </w:rPr>
                            <w:t xml:space="preserve">time zero). </w:t>
                          </w:r>
                        </w:ins>
                        <w:ins w:id="95" w:author="Microsoft Office User" w:date="2018-03-25T21:05:00Z">
                          <w:r w:rsidR="004E70AF" w:rsidRPr="00DA0FA6">
                            <w:rPr>
                              <w:sz w:val="18"/>
                              <w:szCs w:val="18"/>
                              <w:rPrChange w:id="96" w:author="Microsoft Office User" w:date="2018-03-25T21:14:00Z">
                                <w:rPr>
                                  <w:b/>
                                  <w:sz w:val="18"/>
                                  <w:szCs w:val="18"/>
                                </w:rPr>
                              </w:rPrChange>
                            </w:rPr>
                            <w:t xml:space="preserve">Adult </w:t>
                          </w:r>
                        </w:ins>
                        <w:ins w:id="97" w:author="Microsoft Office User" w:date="2018-03-25T21:08:00Z">
                          <w:r w:rsidR="004E70AF" w:rsidRPr="00DA0FA6">
                            <w:rPr>
                              <w:sz w:val="18"/>
                              <w:szCs w:val="18"/>
                              <w:rPrChange w:id="98" w:author="Microsoft Office User" w:date="2018-03-25T21:14:00Z">
                                <w:rPr>
                                  <w:b/>
                                  <w:sz w:val="18"/>
                                  <w:szCs w:val="18"/>
                                </w:rPr>
                              </w:rPrChange>
                            </w:rPr>
                            <w:t xml:space="preserve">(70 day-old) C57BL/6J </w:t>
                          </w:r>
                        </w:ins>
                        <w:ins w:id="99" w:author="Microsoft Office User" w:date="2018-03-25T21:05:00Z">
                          <w:r w:rsidR="004E70AF" w:rsidRPr="00DA0FA6">
                            <w:rPr>
                              <w:sz w:val="18"/>
                              <w:szCs w:val="18"/>
                              <w:rPrChange w:id="100" w:author="Microsoft Office User" w:date="2018-03-25T21:14:00Z">
                                <w:rPr>
                                  <w:b/>
                                  <w:sz w:val="18"/>
                                  <w:szCs w:val="18"/>
                                </w:rPr>
                              </w:rPrChange>
                            </w:rPr>
                            <w:t xml:space="preserve">mice were provided </w:t>
                          </w:r>
                        </w:ins>
                        <w:ins w:id="101" w:author="Microsoft Office User" w:date="2018-03-25T21:09:00Z">
                          <w:r w:rsidR="004E70AF" w:rsidRPr="00DA0FA6">
                            <w:rPr>
                              <w:sz w:val="18"/>
                              <w:szCs w:val="18"/>
                              <w:rPrChange w:id="102" w:author="Microsoft Office User" w:date="2018-03-25T21:14:00Z">
                                <w:rPr>
                                  <w:b/>
                                  <w:sz w:val="18"/>
                                  <w:szCs w:val="18"/>
                                </w:rPr>
                              </w:rPrChange>
                            </w:rPr>
                            <w:t>ad libitum access to NCD or HFD f</w:t>
                          </w:r>
                          <w:r w:rsidR="00CE53A5" w:rsidRPr="00DA0FA6">
                            <w:rPr>
                              <w:sz w:val="18"/>
                              <w:szCs w:val="18"/>
                              <w:rPrChange w:id="103" w:author="Microsoft Office User" w:date="2018-03-25T21:14:00Z">
                                <w:rPr>
                                  <w:b/>
                                  <w:sz w:val="18"/>
                                  <w:szCs w:val="18"/>
                                </w:rPr>
                              </w:rPrChange>
                            </w:rPr>
                            <w:t>or 8 weeks prior to treatment. Blood was taken prior to euthanasia</w:t>
                          </w:r>
                          <w:r w:rsidR="004E70AF" w:rsidRPr="00DA0FA6">
                            <w:rPr>
                              <w:sz w:val="18"/>
                              <w:szCs w:val="18"/>
                              <w:rPrChange w:id="104" w:author="Microsoft Office User" w:date="2018-03-25T21:14:00Z">
                                <w:rPr>
                                  <w:b/>
                                  <w:sz w:val="18"/>
                                  <w:szCs w:val="18"/>
                                </w:rPr>
                              </w:rPrChange>
                            </w:rPr>
                            <w:t xml:space="preserve"> in a semi-fasted state (food was not removed but time of sacrifice was </w:t>
                          </w:r>
                          <w:r w:rsidR="00CE53A5" w:rsidRPr="00DA0FA6">
                            <w:rPr>
                              <w:sz w:val="18"/>
                              <w:szCs w:val="18"/>
                              <w:rPrChange w:id="105" w:author="Microsoft Office User" w:date="2018-03-25T21:14:00Z">
                                <w:rPr>
                                  <w:b/>
                                  <w:sz w:val="18"/>
                                  <w:szCs w:val="18"/>
                                </w:rPr>
                              </w:rPrChange>
                            </w:rPr>
                            <w:t>at the end of the light cycle)</w:t>
                          </w:r>
                        </w:ins>
                        <w:ins w:id="106" w:author="Microsoft Office User" w:date="2018-03-25T21:11:00Z">
                          <w:r w:rsidR="00CE53A5" w:rsidRPr="00DA0FA6">
                            <w:rPr>
                              <w:sz w:val="18"/>
                              <w:szCs w:val="18"/>
                              <w:rPrChange w:id="107" w:author="Microsoft Office User" w:date="2018-03-25T21:14:00Z">
                                <w:rPr>
                                  <w:b/>
                                  <w:sz w:val="18"/>
                                  <w:szCs w:val="18"/>
                                </w:rPr>
                              </w:rPrChange>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778EC558"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0811B425"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255981C0"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1</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80D0633" w:rsidR="005847DE" w:rsidRPr="00750B5E" w:rsidRDefault="00307878" w:rsidP="00750B5E">
      <w:pPr>
        <w:ind w:left="720"/>
        <w:rPr>
          <w:rFonts w:ascii="Arial" w:eastAsia="Times New Roman" w:hAnsi="Arial" w:cs="Arial"/>
          <w:b/>
          <w:color w:val="FF0000"/>
          <w:sz w:val="19"/>
          <w:szCs w:val="19"/>
          <w:shd w:val="clear" w:color="auto" w:fill="FFFFFF"/>
        </w:rPr>
      </w:pPr>
      <w:commentRangeStart w:id="108"/>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EC55C5" w:rsidRPr="00A868EF">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EC55C5" w:rsidRPr="00AD2FA5">
        <w:rPr>
          <w:rFonts w:ascii="Arial" w:eastAsia="Times New Roman" w:hAnsi="Arial" w:cs="Arial"/>
          <w:b/>
          <w:color w:val="FF0000"/>
          <w:sz w:val="19"/>
          <w:szCs w:val="19"/>
          <w:shd w:val="clear" w:color="auto" w:fill="FFFFFF"/>
        </w:rPr>
        <w:fldChar w:fldCharType="separate"/>
      </w:r>
      <w:r w:rsidR="00EC55C5" w:rsidRPr="00AD2FA5">
        <w:rPr>
          <w:rFonts w:ascii="Arial" w:eastAsia="Times New Roman" w:hAnsi="Arial" w:cs="Arial"/>
          <w:b/>
          <w:noProof/>
          <w:color w:val="FF0000"/>
          <w:sz w:val="19"/>
          <w:szCs w:val="19"/>
          <w:shd w:val="clear" w:color="auto" w:fill="FFFFFF"/>
        </w:rPr>
        <w:t>(6)</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commentRangeEnd w:id="108"/>
      <w:r w:rsidR="00E962A9">
        <w:rPr>
          <w:rStyle w:val="CommentReference"/>
        </w:rPr>
        <w:commentReference w:id="108"/>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4E6DC145"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w:t>
      </w:r>
      <w:r w:rsidRPr="007F626B">
        <w:rPr>
          <w:rFonts w:ascii="Arial" w:eastAsia="Times New Roman" w:hAnsi="Arial" w:cs="Arial"/>
          <w:noProof/>
          <w:sz w:val="20"/>
        </w:rPr>
        <w:lastRenderedPageBreak/>
        <w:t xml:space="preserve">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commentRangeStart w:id="109"/>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commentRangeEnd w:id="109"/>
      <w:r w:rsidR="00211668">
        <w:rPr>
          <w:rStyle w:val="CommentReference"/>
        </w:rPr>
        <w:commentReference w:id="109"/>
      </w:r>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5T21:23:00Z" w:initials="Office">
    <w:p w14:paraId="75E5FB3B" w14:textId="2F5AEDC4" w:rsidR="00DE54CD" w:rsidRDefault="00DE54CD">
      <w:pPr>
        <w:pStyle w:val="CommentText"/>
      </w:pPr>
      <w:r>
        <w:rPr>
          <w:rStyle w:val="CommentReference"/>
        </w:rPr>
        <w:annotationRef/>
      </w:r>
      <w:r>
        <w:t>Sent email asking for more detailed methods, waiting to hear back</w:t>
      </w:r>
    </w:p>
  </w:comment>
  <w:comment w:id="108"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 w:id="109" w:author="Dave Bridges" w:date="2018-03-25T17:03:00Z" w:initials="DB">
    <w:p w14:paraId="57112865" w14:textId="7D6EA7A6" w:rsidR="00211668" w:rsidRDefault="00211668">
      <w:pPr>
        <w:pStyle w:val="CommentText"/>
      </w:pPr>
      <w:r>
        <w:rPr>
          <w:rStyle w:val="CommentReference"/>
        </w:rPr>
        <w:annotationRef/>
      </w:r>
      <w:r>
        <w:t>Make this into a reference there is probably a way to add a website and format it to Endo guideli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FB3B" w15:done="0"/>
  <w15:commentEx w15:paraId="39C77708" w15:done="0"/>
  <w15:commentEx w15:paraId="571128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76DF6"/>
    <w:rsid w:val="00491176"/>
    <w:rsid w:val="004B618C"/>
    <w:rsid w:val="004E667A"/>
    <w:rsid w:val="004E70AF"/>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C247E"/>
    <w:rsid w:val="00AD2FA5"/>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2FC160-3A30-8A4C-BCD3-5FE5F563D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6</Pages>
  <Words>8461</Words>
  <Characters>48230</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4</cp:revision>
  <dcterms:created xsi:type="dcterms:W3CDTF">2018-03-18T20:34:00Z</dcterms:created>
  <dcterms:modified xsi:type="dcterms:W3CDTF">2018-03-26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